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0048B8"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w:t>
      </w:r>
      <w:r w:rsidR="00F56E21">
        <w:t>chromatographic</w:t>
      </w:r>
      <w:r w:rsidRPr="004A457B">
        <w:t xml:space="preserve">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w:t>
      </w:r>
      <w:r w:rsidR="00F56E21">
        <w:t>approach</w:t>
      </w:r>
      <w:r w:rsidR="00BE4FC0">
        <w:t xml:space="preserve">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6983D759"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444FCA">
        <w:t>Numerous</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All the methods use</w:t>
      </w:r>
      <w:r w:rsidRPr="00EC5A87">
        <w:t xml:space="preserve"> </w:t>
      </w:r>
      <w:r w:rsidR="00F56E21">
        <w:t xml:space="preserve">various sets of </w:t>
      </w:r>
      <w:r w:rsidR="009D36EE">
        <w:t>probe</w:t>
      </w:r>
      <w:r w:rsidRPr="00EC5A87">
        <w:t xml:space="preserve"> analytes</w:t>
      </w:r>
      <w:r w:rsidR="0040478C">
        <w:t xml:space="preserve"> </w:t>
      </w:r>
      <w:r w:rsidR="00C26B67">
        <w:t xml:space="preserve">and </w:t>
      </w:r>
      <w:r w:rsidR="00F56E21">
        <w:t>usually a</w:t>
      </w:r>
      <w:r w:rsidR="00BE4FC0">
        <w:t xml:space="preserve"> </w:t>
      </w:r>
      <w:r w:rsidR="00862064">
        <w:t>fairly</w:t>
      </w:r>
      <w:r w:rsidR="009A05DF">
        <w:t xml:space="preserve"> </w:t>
      </w:r>
      <w:r w:rsidR="0040478C">
        <w:t>limited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 xml:space="preserve">Usually </w:t>
      </w:r>
      <w:r w:rsidR="00EB2386">
        <w:t xml:space="preserve">the comparison is </w:t>
      </w:r>
      <w:r w:rsidR="00CF4F79">
        <w:t xml:space="preserve">based on empirical </w:t>
      </w:r>
      <w:r w:rsidR="00F56E21">
        <w:t>and</w:t>
      </w:r>
      <w:r w:rsidR="00CF4F79">
        <w:t xml:space="preserve"> simple model</w:t>
      </w:r>
      <w:r w:rsidR="00EB2386">
        <w:t>s</w:t>
      </w:r>
      <w:r w:rsidR="00CF4F79">
        <w:t xml:space="preserve"> </w:t>
      </w:r>
      <w:r w:rsidR="009D36EE">
        <w:t>that</w:t>
      </w:r>
      <w:r w:rsidR="00BE4FC0">
        <w:t xml:space="preserve"> limits</w:t>
      </w:r>
      <w:r w:rsidR="00C26B67">
        <w:t xml:space="preserve"> </w:t>
      </w:r>
      <w:r w:rsidR="00BE4FC0">
        <w:t xml:space="preserve">the practical </w:t>
      </w:r>
      <w:r w:rsidR="00C26B67">
        <w:t xml:space="preserve">usefulness </w:t>
      </w:r>
      <w:r w:rsidR="00BE4FC0">
        <w:t xml:space="preserve">of </w:t>
      </w:r>
      <w:r w:rsidR="00CF4F79">
        <w:t xml:space="preserve">the derived </w:t>
      </w:r>
      <w:r w:rsidR="00F56E21">
        <w:t xml:space="preserve">comparison </w:t>
      </w:r>
      <w:r w:rsidR="00CF4F79">
        <w:t>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xml:space="preserve">, and other stationary phases than </w:t>
      </w:r>
      <w:r w:rsidR="00F56E21">
        <w:t>used</w:t>
      </w:r>
      <w:r w:rsidR="00CF4F79">
        <w:t xml:space="preserve"> by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0241E427" w:rsidR="00681A67" w:rsidRPr="00256A0B" w:rsidRDefault="00014745" w:rsidP="006F1F34">
      <w:pPr>
        <w:pStyle w:val="TAMainText"/>
        <w:rPr>
          <w:color w:val="FF0000"/>
        </w:rPr>
      </w:pPr>
      <w:r>
        <w:t xml:space="preserve">The chromatographic stationary phases has to be compared based on retention time data of a group of </w:t>
      </w:r>
      <w:r w:rsidR="00CF4F79">
        <w:t>preferably</w:t>
      </w:r>
      <w:r>
        <w:t xml:space="preserve"> structurally heterogenous compounds. Nowadays, it is possible to collect </w:t>
      </w:r>
      <w:r w:rsidR="00F56E21">
        <w:t>large</w:t>
      </w:r>
      <w:r>
        <w:t xml:space="preserve"> data</w:t>
      </w:r>
      <w:r w:rsidR="00F56E21">
        <w:t>set</w:t>
      </w:r>
      <w:r>
        <w:t xml:space="preserve">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 th</w:t>
      </w:r>
      <w:r w:rsidR="00CE3609">
        <w:t>ey</w:t>
      </w:r>
      <w:r w:rsidR="00681A67">
        <w:t xml:space="preserve"> </w:t>
      </w:r>
      <w:r w:rsidR="00F56E21">
        <w:t xml:space="preserve">can be used to determine </w:t>
      </w:r>
      <w:r w:rsidR="00681A67">
        <w:t>a</w:t>
      </w:r>
      <w:r w:rsidR="00681A67" w:rsidRPr="00AF079C">
        <w:t xml:space="preserve"> detailed multidimensional characterization of chromatographic stationary phases and to predict retention</w:t>
      </w:r>
      <w:r w:rsidR="00F56E21">
        <w:t xml:space="preserve"> time</w:t>
      </w:r>
      <w:r w:rsidR="00681A67" w:rsidRPr="00AF079C">
        <w:t xml:space="preserve">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w:t>
      </w:r>
      <w:r w:rsidR="00F56E21">
        <w:t xml:space="preserve"> </w:t>
      </w:r>
      <w:r w:rsidR="00256A0B">
        <w:t xml:space="preserve">The </w:t>
      </w:r>
      <w:r w:rsidR="00F56E21">
        <w:t xml:space="preserve">predictions that are </w:t>
      </w:r>
      <w:r w:rsidR="00256A0B">
        <w:t xml:space="preserve">accurate </w:t>
      </w:r>
      <w:r w:rsidR="00EB2386">
        <w:t>or</w:t>
      </w:r>
      <w:r w:rsidR="00F56E21">
        <w:t xml:space="preserve"> with well calibrated</w:t>
      </w:r>
      <w:r w:rsidR="00EB2386">
        <w:t xml:space="preserve"> uncertainties</w:t>
      </w:r>
      <w:r w:rsidR="00256A0B">
        <w:t xml:space="preserve"> </w:t>
      </w:r>
      <w:r w:rsidR="00F56E21">
        <w:t xml:space="preserve">of the retention time </w:t>
      </w:r>
      <w:r w:rsidR="00256A0B">
        <w:t xml:space="preserve">in liquid chromatography </w:t>
      </w:r>
      <w:r w:rsidR="00EB2386">
        <w:t>are</w:t>
      </w:r>
      <w:r w:rsidR="00256A0B">
        <w:t xml:space="preserve"> </w:t>
      </w:r>
      <w:r w:rsidR="00256A0B">
        <w:t xml:space="preserve">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356B68BF"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w:t>
      </w:r>
      <w:r w:rsidR="00F56E21">
        <w:t>stationary phase (column)</w:t>
      </w:r>
      <w:r w:rsidR="00E34BFB">
        <w:t xml:space="preserve">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w:t>
      </w:r>
      <w:r w:rsidR="00681A67" w:rsidRPr="00CB00D3">
        <w:lastRenderedPageBreak/>
        <w:t xml:space="preserve">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74A6B1D8"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w:t>
      </w:r>
      <w:r w:rsidR="00F56E21">
        <w:t>\</w:t>
      </w:r>
      <w:r w:rsidR="00681A67" w:rsidRPr="00167C8C">
        <w:t xml:space="preserve">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826A70"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826A70"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826A70"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26C57DCE"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t>
      </w:r>
      <w:r w:rsidR="00F56E21">
        <w:t>following</w:t>
      </w:r>
      <w:r w:rsidRPr="006771DE">
        <w:t xml:space="preserve"> integral equation:</w:t>
      </w:r>
    </w:p>
    <w:p w14:paraId="4A90AAFF" w14:textId="0F27CDCE" w:rsidR="00681A67" w:rsidRPr="006771DE" w:rsidRDefault="00826A70"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5AB4B127"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826A70"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5D8A8FD0"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56E21">
        <w:t xml:space="preserve"> instea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 xml:space="preserve">was </w:t>
      </w:r>
      <w:r w:rsidR="003A0308">
        <w:t>foun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w:t>
      </w:r>
      <w:r w:rsidR="003A0308">
        <w:t xml:space="preserve"> during the model building process</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for the column</w:t>
      </w:r>
      <w:r w:rsidR="003A0308">
        <w:t xml:space="preserve"> effects</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25AB767E" w:rsidR="00681A67" w:rsidRPr="00DD75C0" w:rsidRDefault="00681A67" w:rsidP="006F1F34">
      <w:pPr>
        <w:pStyle w:val="TAMainText"/>
      </w:pPr>
      <w:r w:rsidRPr="00DD75C0">
        <w:lastRenderedPageBreak/>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 xml:space="preserve">es </w:t>
      </w:r>
      <w:r w:rsidR="003A0308">
        <w:t>very weak</w:t>
      </w:r>
      <w:r w:rsidR="0029085A">
        <w:t xml:space="preserve"> similarity of the </w:t>
      </w:r>
      <w:r w:rsidR="003A0308">
        <w:t>compared stationary phases across various conditions</w:t>
      </w:r>
      <w:r w:rsidR="0029085A">
        <w:t xml:space="preserve">.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38A73BA"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710DEAB0"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six</w:t>
      </w:r>
      <w:r w:rsidR="00C007A8">
        <w:t xml:space="preserve"> </w:t>
      </w:r>
      <w:proofErr w:type="spellStart"/>
      <w:r w:rsidR="00C007A8">
        <w:t>seelcted</w:t>
      </w:r>
      <w:proofErr w:type="spellEnd"/>
      <w:r w:rsidR="00CD4B93">
        <w:t xml:space="preserve"> analytes</w:t>
      </w:r>
      <w:r w:rsidR="00131473">
        <w:t xml:space="preserve"> were re-estimated using </w:t>
      </w:r>
      <w:r w:rsidR="00C007A8">
        <w:t xml:space="preserve">only </w:t>
      </w:r>
      <w:r w:rsidR="00CD4B93">
        <w:t>limited</w:t>
      </w:r>
      <w:r w:rsidR="00131473">
        <w:t xml:space="preserve"> data. </w:t>
      </w:r>
      <w:r w:rsidR="00AD3413">
        <w:t>It</w:t>
      </w:r>
      <w:r w:rsidR="0065085B">
        <w:t xml:space="preserve"> allowed to</w:t>
      </w:r>
      <w:r w:rsidR="00AD3413">
        <w:t xml:space="preserve"> </w:t>
      </w:r>
      <w:r w:rsidR="00C007A8">
        <w:t>predict retention</w:t>
      </w:r>
      <w:r w:rsidR="00AD3413">
        <w:t xml:space="preserve"> </w:t>
      </w:r>
      <w:r w:rsidR="00C007A8">
        <w:t>for the</w:t>
      </w:r>
      <w:r w:rsidR="00AD3413">
        <w:t xml:space="preserve">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7525B7D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384AA9B"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w:t>
      </w:r>
      <w:r w:rsidR="00C007A8">
        <w:rPr>
          <w:szCs w:val="19"/>
        </w:rPr>
        <w:t>with high/the highest utilities</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049FB3"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C007A8">
        <w:t>allows</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100129FB"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w:t>
      </w:r>
      <w:r w:rsidR="00D46423" w:rsidRPr="008441E0">
        <w:lastRenderedPageBreak/>
        <w:t>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rsidRPr="00C007A8">
        <w:rPr>
          <w:i/>
          <w:iCs/>
        </w:rPr>
        <w:t>logkw</w:t>
      </w:r>
      <w:proofErr w:type="spellEnd"/>
      <w:r w:rsidR="009B6766">
        <w:t xml:space="preserve"> and </w:t>
      </w:r>
      <w:r w:rsidR="009B6766" w:rsidRPr="00C007A8">
        <w:rPr>
          <w:i/>
          <w:iCs/>
        </w:rPr>
        <w:t>S1</w:t>
      </w:r>
      <w:r w:rsidR="009B6766">
        <w:t xml:space="preserve">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w:t>
      </w:r>
      <w:r w:rsidR="00C007A8">
        <w:t>BAV</w:t>
      </w:r>
      <w:r w:rsidR="00C70BC1">
        <w:t xml:space="preserve">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C007A8">
        <w:t xml:space="preserve"> in water-reach eluents</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4EED134"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w:t>
      </w:r>
      <w:r w:rsidR="005E5D7A">
        <w:t>close to zero</w:t>
      </w:r>
      <w:r w:rsidR="00C007A8">
        <w:t xml:space="preserve"> implying similar effects of </w:t>
      </w:r>
      <w:proofErr w:type="spellStart"/>
      <w:r w:rsidR="00C007A8" w:rsidRPr="00C007A8">
        <w:rPr>
          <w:i/>
          <w:iCs/>
        </w:rPr>
        <w:t>logP</w:t>
      </w:r>
      <w:proofErr w:type="spellEnd"/>
      <w:r w:rsidR="00C007A8">
        <w:t xml:space="preserve"> on analyte retention.</w:t>
      </w:r>
      <w:r>
        <w:t xml:space="preserve">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5E5D7A">
        <w:t xml:space="preserve">. </w:t>
      </w:r>
    </w:p>
    <w:p w14:paraId="182FE7EE" w14:textId="77777777" w:rsidR="00C007A8" w:rsidRPr="00AF079C" w:rsidRDefault="00C007A8" w:rsidP="00C007A8">
      <w:r>
        <w:rPr>
          <w:noProof/>
        </w:rPr>
        <w:drawing>
          <wp:inline distT="0" distB="0" distL="0" distR="0" wp14:anchorId="60869087" wp14:editId="256369FB">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8DC582F" w14:textId="71E58671" w:rsidR="00C007A8" w:rsidRDefault="00C007A8" w:rsidP="00C007A8">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1580E228" w14:textId="0D63891A" w:rsidR="00C007A8" w:rsidRPr="00C007A8" w:rsidRDefault="009448A6" w:rsidP="00E95769">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rsidR="00C007A8">
        <w:t>, respectively</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w:t>
      </w:r>
      <w:r>
        <w:t xml:space="preserve">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r w:rsidR="00C007A8">
        <w:t>This suggest the quantification of temperature effect on one of the columns allows to fairly precisely predicted this effects on other columns.</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w:t>
      </w:r>
      <w:r w:rsidRPr="00C007A8">
        <w:rPr>
          <w:i/>
          <w:iCs/>
        </w:rPr>
        <w:t>S1m</w:t>
      </w:r>
      <w:r>
        <w:t xml:space="preserve">)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4E945A99"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 xml:space="preserve">are less </w:t>
      </w:r>
      <w:r w:rsidR="00C007A8">
        <w:t>sharp/</w:t>
      </w:r>
      <w:r>
        <w:t xml:space="preserve">precise. The limited data predictions are shown in Figure S6. By comparing </w:t>
      </w:r>
      <w:r>
        <w:lastRenderedPageBreak/>
        <w:t>them to the population predictions one is able to assess the added predict</w:t>
      </w:r>
      <w:r w:rsidR="00C007A8">
        <w:t>ive</w:t>
      </w:r>
      <w:r>
        <w:t xml:space="preserve">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one can decrease th</w:t>
      </w:r>
      <w:r w:rsidR="00F04625">
        <w:t>e</w:t>
      </w:r>
      <w:r w:rsidR="00AB5346">
        <w:t xml:space="preserve"> uncertainty. For example, including all the experimental data provides a very accurate individual predictions.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28A0D2BB" w:rsidR="00F31375" w:rsidRPr="0046593F"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3CC120EE" w14:textId="77777777" w:rsidR="00F04625" w:rsidRPr="0046593F" w:rsidRDefault="00F04625" w:rsidP="00F04625">
      <w:r>
        <w:t>Based on that graph one is able to directly compare column characteristics across a wide range of chromatographic conditions. We also provide various isocratic prediction (with uncertainties) for 6 selected analytes to illustrate the impact of parameters on isocratic retention (Figure S8 and S9).</w:t>
      </w:r>
    </w:p>
    <w:p w14:paraId="7C2511E7" w14:textId="454ABC5A"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40 min and ensur</w:t>
      </w:r>
      <w:r w:rsidR="00F04625">
        <w:t>e</w:t>
      </w:r>
      <w:r w:rsidR="00136950">
        <w:t xml:space="preserve">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w:t>
      </w:r>
      <w:r w:rsidR="00F04625">
        <w:t xml:space="preserve">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t>
      </w:r>
      <w:r w:rsidR="00540A9F">
        <w:t>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27FDD561"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lastRenderedPageBreak/>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r w:rsidR="00F04625">
        <w:t xml:space="preserve"> It is equivalent of having access to some preliminary data.</w:t>
      </w:r>
    </w:p>
    <w:p w14:paraId="639CC1E1" w14:textId="77777777" w:rsidR="00F04625" w:rsidRPr="00AF079C" w:rsidRDefault="00F04625" w:rsidP="00F04625">
      <w:pPr>
        <w:pStyle w:val="TAMainText"/>
      </w:pPr>
      <w:r>
        <w:rPr>
          <w:noProof/>
        </w:rPr>
        <w:drawing>
          <wp:inline distT="0" distB="0" distL="0" distR="0" wp14:anchorId="550FEAD5" wp14:editId="5EB0CE1C">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0FC6B4BA" w14:textId="77777777" w:rsidR="00F04625" w:rsidRDefault="00F04625" w:rsidP="00F04625">
      <w:pPr>
        <w:pStyle w:val="VAFigureCaption"/>
      </w:pPr>
      <w:r>
        <w:t>F</w:t>
      </w:r>
      <w:r w:rsidRPr="00AF079C">
        <w:t xml:space="preserve">igure </w:t>
      </w:r>
      <w:r>
        <w:t>6</w:t>
      </w:r>
      <w:r w:rsidRPr="00AF079C">
        <w:t xml:space="preserve">. </w:t>
      </w:r>
      <w:r>
        <w:t>The optimal Bayesian-based chromatographic conditions found based on limited data predictions.</w:t>
      </w:r>
    </w:p>
    <w:p w14:paraId="5D44A97C" w14:textId="0A7F0BAC"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correctly identified (</w:t>
      </w:r>
      <w:r w:rsidR="00F04625">
        <w:t>with</w:t>
      </w:r>
      <w:r w:rsidR="00B929F4">
        <w:t xml:space="preserve"> </w:t>
      </w:r>
      <w:r w:rsidR="006A78F8">
        <w:t xml:space="preserve">a </w:t>
      </w:r>
      <w:r w:rsidR="00B929F4">
        <w:t xml:space="preserve">mismatch between observed </w:t>
      </w:r>
      <w:r w:rsidR="00F04625">
        <w:t xml:space="preserve">and </w:t>
      </w:r>
      <w:r w:rsidR="00F04625">
        <w:t xml:space="preserve">ACD-predicted </w:t>
      </w:r>
      <w:r w:rsidR="00B929F4">
        <w:t>pH-profile)</w:t>
      </w:r>
      <w:r>
        <w:t>.</w:t>
      </w:r>
      <w:r w:rsidR="00AA671C">
        <w:t xml:space="preserve"> </w:t>
      </w:r>
      <w:r w:rsidR="000849C3">
        <w:t>In 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w:t>
      </w:r>
      <w:r w:rsidR="00AA671C">
        <w:t>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w:t>
      </w:r>
      <w:r w:rsidR="00F04625">
        <w:t xml:space="preserve">It is possible with current dataset but would by more accurate </w:t>
      </w:r>
      <w:r w:rsidR="00F442E9">
        <w:t xml:space="preserve">with </w:t>
      </w:r>
      <w:r w:rsidR="00F04625">
        <w:t xml:space="preserve">data comprising </w:t>
      </w:r>
      <w:r w:rsidR="00F442E9">
        <w:t>larger number of structurally diverse analytes.</w:t>
      </w:r>
    </w:p>
    <w:p w14:paraId="4FE42747" w14:textId="7E88063A"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We show that using a fairly difficult problem of finding the optimal separation for 6 diverse analytes</w:t>
      </w:r>
      <w:r w:rsidR="00FE52A1">
        <w:t xml:space="preserve">. </w:t>
      </w:r>
      <w:r w:rsidR="00FE52A1">
        <w:t xml:space="preserve">The </w:t>
      </w:r>
      <w:r w:rsidR="00FE52A1">
        <w:t xml:space="preserve">proposed </w:t>
      </w:r>
      <w:r w:rsidR="00FE52A1">
        <w:t>utility function can be more complex. i.e. can be based on the cost of performing particular chromatographic experiment, or can favor the most similar/the most orthogonal separations with respect to the any reference separation.</w:t>
      </w:r>
      <w:r w:rsidR="00FE52A1">
        <w:t xml:space="preserve"> It would allow to answer more tailored questions. </w:t>
      </w:r>
    </w:p>
    <w:p w14:paraId="58C79A3C" w14:textId="60497E19"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model might be built once for a particular stationary phase and used by others to solve their specific problem. </w:t>
      </w:r>
      <w:r w:rsidR="00AE6D59">
        <w:t xml:space="preserve">Since </w:t>
      </w:r>
      <w:r w:rsidR="00705E3A">
        <w:t>the proposed approach</w:t>
      </w:r>
      <w:r w:rsidR="00EB2278">
        <w:t xml:space="preserve"> is very general</w:t>
      </w:r>
      <w:r w:rsidR="00FE52A1">
        <w:t>,</w:t>
      </w:r>
      <w:r w:rsidR="00EB2278">
        <w:t xml:space="preserve"> </w:t>
      </w:r>
      <w:r w:rsidR="00AE6D59">
        <w:t>it</w:t>
      </w:r>
      <w:r w:rsidR="00EB2278">
        <w:t xml:space="preserve"> can also serve to </w:t>
      </w:r>
      <w:r w:rsidR="00DF7C92">
        <w:t>determine</w:t>
      </w:r>
      <w:r w:rsidR="00EB2278">
        <w:t xml:space="preserve"> all the currently used metrics if one </w:t>
      </w:r>
      <w:r w:rsidR="00DF7C92">
        <w:t xml:space="preserve">include the same </w:t>
      </w:r>
      <w:r w:rsidR="00EB2278">
        <w:t>analytes and perform the</w:t>
      </w:r>
      <w:r w:rsidR="00DF7C92">
        <w:t xml:space="preserve"> analysis under </w:t>
      </w:r>
      <w:r w:rsidR="00F4780B">
        <w:t>the</w:t>
      </w:r>
      <w:r w:rsidR="00EB2278">
        <w:t xml:space="preserve"> same chromatographic conditions</w:t>
      </w:r>
      <w:r w:rsidR="00DF7C92">
        <w:t xml:space="preserve"> as used by a particular method.</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 xml:space="preserve">Figure S4. </w:t>
      </w:r>
      <w:r w:rsidRPr="00C47C14">
        <w:rPr>
          <w:b w:val="0"/>
          <w:bCs w:val="0"/>
          <w:kern w:val="20"/>
          <w:sz w:val="18"/>
        </w:rPr>
        <w:lastRenderedPageBreak/>
        <w:t>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w:t>
      </w:r>
      <w:r w:rsidRPr="00444FCA">
        <w:t xml:space="preserve">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w:t>
      </w:r>
      <w:r w:rsidRPr="00444FCA">
        <w:lastRenderedPageBreak/>
        <w:t xml:space="preserve">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53707" w14:textId="77777777" w:rsidR="00826A70" w:rsidRDefault="00826A70" w:rsidP="006F1F34">
      <w:r>
        <w:separator/>
      </w:r>
    </w:p>
    <w:p w14:paraId="7EBCC282" w14:textId="77777777" w:rsidR="00826A70" w:rsidRDefault="00826A70"/>
    <w:p w14:paraId="2A7EF38F" w14:textId="77777777" w:rsidR="00826A70" w:rsidRDefault="00826A70" w:rsidP="001A093C"/>
  </w:endnote>
  <w:endnote w:type="continuationSeparator" w:id="0">
    <w:p w14:paraId="6CECDEB7" w14:textId="77777777" w:rsidR="00826A70" w:rsidRDefault="00826A70" w:rsidP="006F1F34">
      <w:r>
        <w:continuationSeparator/>
      </w:r>
    </w:p>
    <w:p w14:paraId="5628F576" w14:textId="77777777" w:rsidR="00826A70" w:rsidRDefault="00826A70"/>
    <w:p w14:paraId="7C5D87C1" w14:textId="77777777" w:rsidR="00826A70" w:rsidRDefault="00826A70"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826A70"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826A70"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826A70" w:rsidP="006F1F34">
    <w:pPr>
      <w:pStyle w:val="Stopka"/>
    </w:pPr>
  </w:p>
  <w:p w14:paraId="0EB6940F" w14:textId="77777777" w:rsidR="001F383C" w:rsidRDefault="00826A70"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826A70" w:rsidP="006F1F34">
    <w:pPr>
      <w:pStyle w:val="Stopka"/>
    </w:pPr>
  </w:p>
  <w:p w14:paraId="2B7B92A3" w14:textId="77777777" w:rsidR="001F383C" w:rsidRDefault="00826A70"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6BE4D" w14:textId="77777777" w:rsidR="00826A70" w:rsidRDefault="00826A70" w:rsidP="006F1F34">
      <w:r>
        <w:separator/>
      </w:r>
    </w:p>
    <w:p w14:paraId="5FCF55A8" w14:textId="77777777" w:rsidR="00826A70" w:rsidRDefault="00826A70"/>
    <w:p w14:paraId="3015E506" w14:textId="77777777" w:rsidR="00826A70" w:rsidRDefault="00826A70" w:rsidP="001A093C"/>
  </w:footnote>
  <w:footnote w:type="continuationSeparator" w:id="0">
    <w:p w14:paraId="3F24861E" w14:textId="77777777" w:rsidR="00826A70" w:rsidRDefault="00826A70" w:rsidP="006F1F34">
      <w:r>
        <w:continuationSeparator/>
      </w:r>
    </w:p>
    <w:p w14:paraId="773A133F" w14:textId="77777777" w:rsidR="00826A70" w:rsidRDefault="00826A70"/>
    <w:p w14:paraId="0A015CBD" w14:textId="77777777" w:rsidR="00826A70" w:rsidRDefault="00826A70"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826A70"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14745"/>
    <w:rsid w:val="0002176F"/>
    <w:rsid w:val="000432C3"/>
    <w:rsid w:val="00050891"/>
    <w:rsid w:val="000531F1"/>
    <w:rsid w:val="0006411C"/>
    <w:rsid w:val="000707D9"/>
    <w:rsid w:val="00071CC9"/>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0308"/>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1547A"/>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E5D7A"/>
    <w:rsid w:val="005F4D6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26A70"/>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007A8"/>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4625"/>
    <w:rsid w:val="00F06C2F"/>
    <w:rsid w:val="00F072DC"/>
    <w:rsid w:val="00F21F48"/>
    <w:rsid w:val="00F277B5"/>
    <w:rsid w:val="00F31375"/>
    <w:rsid w:val="00F442E9"/>
    <w:rsid w:val="00F45A14"/>
    <w:rsid w:val="00F4780B"/>
    <w:rsid w:val="00F50001"/>
    <w:rsid w:val="00F51183"/>
    <w:rsid w:val="00F51469"/>
    <w:rsid w:val="00F56E21"/>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52A1"/>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6</TotalTime>
  <Pages>8</Pages>
  <Words>13489</Words>
  <Characters>76890</Characters>
  <Application>Microsoft Office Word</Application>
  <DocSecurity>0</DocSecurity>
  <Lines>640</Lines>
  <Paragraphs>18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66</cp:revision>
  <dcterms:created xsi:type="dcterms:W3CDTF">2023-05-26T10:37:00Z</dcterms:created>
  <dcterms:modified xsi:type="dcterms:W3CDTF">2023-09-1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